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 xml:space="preserve">Find Flats &amp; Apartments </w:t>
        </w:r>
        <w:proofErr w:type="gramStart"/>
        <w:r w:rsidR="00CB6466" w:rsidRPr="00CB6466">
          <w:rPr>
            <w:rStyle w:val="Hyperlink"/>
          </w:rPr>
          <w:t>For</w:t>
        </w:r>
        <w:proofErr w:type="gramEnd"/>
        <w:r w:rsidR="00CB6466" w:rsidRPr="00CB6466">
          <w:rPr>
            <w:rStyle w:val="Hyperlink"/>
          </w:rPr>
          <w:t xml:space="preserve"> Rent in Lagos Island Lagos Island (44 Listed) | Private Property Nigeria</w:t>
        </w:r>
      </w:hyperlink>
      <w:r w:rsidR="00CB6466">
        <w:t xml:space="preserve"> </w:t>
      </w:r>
    </w:p>
    <w:p w14:paraId="3D27FF49" w14:textId="77777777" w:rsidR="00C87D85" w:rsidRDefault="00C87D85" w:rsidP="00370066"/>
    <w:p w14:paraId="468D9DCB" w14:textId="7CFD6193" w:rsidR="00C87D85" w:rsidRDefault="00000000" w:rsidP="00370066">
      <w:hyperlink r:id="rId7" w:history="1">
        <w:r w:rsidR="00C87D85" w:rsidRPr="00C87D85">
          <w:rPr>
            <w:rStyle w:val="Hyperlink"/>
          </w:rPr>
          <w:t xml:space="preserve">Cost Of Living </w:t>
        </w:r>
        <w:proofErr w:type="gramStart"/>
        <w:r w:rsidR="00C87D85" w:rsidRPr="00C87D85">
          <w:rPr>
            <w:rStyle w:val="Hyperlink"/>
          </w:rPr>
          <w:t>In</w:t>
        </w:r>
        <w:proofErr w:type="gramEnd"/>
        <w:r w:rsidR="00C87D85" w:rsidRPr="00C87D85">
          <w:rPr>
            <w:rStyle w:val="Hyperlink"/>
          </w:rPr>
          <w:t xml:space="preserve"> Lagos Nigeria ( Detailed Monthly Budget ) (youtube.com)</w:t>
        </w:r>
      </w:hyperlink>
      <w:r w:rsidR="00C87D85">
        <w:t xml:space="preserve"> </w:t>
      </w:r>
    </w:p>
    <w:p w14:paraId="3C47C220" w14:textId="3359BF35" w:rsidR="00C87D85" w:rsidRDefault="00C87D85" w:rsidP="00370066">
      <w:r w:rsidRPr="00C87D85">
        <w:rPr>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lastRenderedPageBreak/>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370066" w:rsidRDefault="00370066" w:rsidP="00370066">
      <w:pPr>
        <w:numPr>
          <w:ilvl w:val="0"/>
          <w:numId w:val="1"/>
        </w:numPr>
      </w:pPr>
      <w:r w:rsidRPr="00370066">
        <w:rPr>
          <w:b/>
          <w:bCs/>
        </w:rPr>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lastRenderedPageBreak/>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 xml:space="preserve">Trending video of </w:t>
        </w:r>
        <w:proofErr w:type="spellStart"/>
        <w:r w:rsidR="003B383D" w:rsidRPr="003B383D">
          <w:rPr>
            <w:rStyle w:val="Hyperlink"/>
          </w:rPr>
          <w:t>Lagosians</w:t>
        </w:r>
        <w:proofErr w:type="spellEnd"/>
        <w:r w:rsidR="003B383D" w:rsidRPr="003B383D">
          <w:rPr>
            <w:rStyle w:val="Hyperlink"/>
          </w:rPr>
          <w:t xml:space="preserve">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952B95"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Ibem, 2011).</w:t>
      </w:r>
    </w:p>
    <w:p w14:paraId="6B4FB01F" w14:textId="77777777" w:rsidR="00DD5C21" w:rsidRPr="00DD5C21" w:rsidRDefault="00DD5C21" w:rsidP="00DD5C21">
      <w:pPr>
        <w:numPr>
          <w:ilvl w:val="0"/>
          <w:numId w:val="3"/>
        </w:numPr>
      </w:pPr>
      <w:r w:rsidRPr="00DD5C21">
        <w:rPr>
          <w:b/>
          <w:bCs/>
        </w:rPr>
        <w:t>Reference:</w:t>
      </w:r>
      <w:r w:rsidRPr="00DD5C21">
        <w:t xml:space="preserve"> Ibem,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Olukoju, 2003).</w:t>
      </w:r>
    </w:p>
    <w:p w14:paraId="366772D1" w14:textId="77777777" w:rsidR="00DD5C21" w:rsidRPr="00DD5C21" w:rsidRDefault="00DD5C21" w:rsidP="00DD5C21">
      <w:pPr>
        <w:numPr>
          <w:ilvl w:val="0"/>
          <w:numId w:val="5"/>
        </w:numPr>
      </w:pPr>
      <w:r w:rsidRPr="00DD5C21">
        <w:rPr>
          <w:b/>
          <w:bCs/>
        </w:rPr>
        <w:t>Reference:</w:t>
      </w:r>
      <w:r w:rsidRPr="00DD5C21">
        <w:t xml:space="preserve"> Olukoju,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EC3F3F"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w:t>
      </w:r>
      <w:proofErr w:type="spellStart"/>
      <w:r w:rsidRPr="00C91E34">
        <w:t>Akinmoladun</w:t>
      </w:r>
      <w:proofErr w:type="spellEnd"/>
      <w:r w:rsidRPr="00C91E34">
        <w:t xml:space="preserve"> &amp; </w:t>
      </w:r>
      <w:proofErr w:type="spellStart"/>
      <w:r w:rsidRPr="00C91E34">
        <w:t>Oluwoye</w:t>
      </w:r>
      <w:proofErr w:type="spellEnd"/>
      <w:r w:rsidRPr="00C91E34">
        <w:t>, 2007).</w:t>
      </w:r>
    </w:p>
    <w:p w14:paraId="3EC6ECC5" w14:textId="77777777" w:rsidR="00C91E34" w:rsidRPr="00C91E34" w:rsidRDefault="00C91E34" w:rsidP="00C91E34">
      <w:pPr>
        <w:numPr>
          <w:ilvl w:val="0"/>
          <w:numId w:val="8"/>
        </w:numPr>
      </w:pPr>
      <w:r w:rsidRPr="00C91E34">
        <w:rPr>
          <w:b/>
          <w:bCs/>
        </w:rPr>
        <w:t>Reference:</w:t>
      </w:r>
      <w:r w:rsidRPr="00C91E34">
        <w:t xml:space="preserve"> </w:t>
      </w:r>
      <w:proofErr w:type="spellStart"/>
      <w:r w:rsidRPr="00C91E34">
        <w:t>Akinmoladun</w:t>
      </w:r>
      <w:proofErr w:type="spellEnd"/>
      <w:r w:rsidRPr="00C91E34">
        <w:t xml:space="preserve">, O. I., &amp; </w:t>
      </w:r>
      <w:proofErr w:type="spellStart"/>
      <w:r w:rsidRPr="00C91E34">
        <w:t>Oluwoye</w:t>
      </w:r>
      <w:proofErr w:type="spellEnd"/>
      <w:r w:rsidRPr="00C91E34">
        <w:t xml:space="preserve">, J. (2007). An assessment of why the problems of housing shortages </w:t>
      </w:r>
      <w:proofErr w:type="gramStart"/>
      <w:r w:rsidRPr="00C91E34">
        <w:t>persist</w:t>
      </w:r>
      <w:proofErr w:type="gramEnd"/>
      <w:r w:rsidRPr="00C91E34">
        <w:t xml:space="preserve">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w:t>
      </w:r>
      <w:proofErr w:type="spellStart"/>
      <w:r w:rsidRPr="00C91E34">
        <w:t>Sjöklint</w:t>
      </w:r>
      <w:proofErr w:type="spellEnd"/>
      <w:r w:rsidRPr="00C91E34">
        <w:t xml:space="preserve">,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7FB70"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SWOT Analysis for IslandRest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IslandRest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xml:space="preserve">: Managing the logistics of booking, vetting, and maintaining high security and service standards can be complex and </w:t>
      </w:r>
      <w:proofErr w:type="gramStart"/>
      <w:r w:rsidRPr="009D55F1">
        <w:t>resource-intensive</w:t>
      </w:r>
      <w:proofErr w:type="gramEnd"/>
      <w:r w:rsidRPr="009D55F1">
        <w:t>.</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PESTEL Analysis for IslandRest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The political climate in Nigeria, including housing and business regulations, significantly influences the operation of IslandRest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xml:space="preserve">: Increasing urbanization and the concentration of businesses on Lagos Island </w:t>
      </w:r>
      <w:proofErr w:type="gramStart"/>
      <w:r w:rsidRPr="009D55F1">
        <w:t>lead</w:t>
      </w:r>
      <w:proofErr w:type="gramEnd"/>
      <w:r w:rsidRPr="009D55F1">
        <w:t xml:space="preserve">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7777777" w:rsidR="00C91E34" w:rsidRDefault="00C91E34"/>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xml:space="preserve">: More affordable than traditional hotels, </w:t>
      </w:r>
      <w:proofErr w:type="spellStart"/>
      <w:r w:rsidRPr="009B22F4">
        <w:t>AirBnBs</w:t>
      </w:r>
      <w:proofErr w:type="spellEnd"/>
      <w:r w:rsidRPr="009B22F4">
        <w:t>,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xml:space="preserve">: Each room has an </w:t>
      </w:r>
      <w:proofErr w:type="spellStart"/>
      <w:r w:rsidRPr="000376AD">
        <w:t>en</w:t>
      </w:r>
      <w:proofErr w:type="spellEnd"/>
      <w:r w:rsidRPr="000376AD">
        <w:t>-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xml:space="preserve">: Trained security staff </w:t>
      </w:r>
      <w:proofErr w:type="gramStart"/>
      <w:r w:rsidRPr="000376AD">
        <w:t>present at all times</w:t>
      </w:r>
      <w:proofErr w:type="gramEnd"/>
      <w:r w:rsidRPr="000376AD">
        <w:t>.</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xml:space="preserve">: Feedback and data collected during the stay are </w:t>
      </w:r>
      <w:proofErr w:type="spellStart"/>
      <w:r w:rsidRPr="00AE0DE3">
        <w:t>analyzed</w:t>
      </w:r>
      <w:proofErr w:type="spellEnd"/>
      <w:r w:rsidRPr="00AE0DE3">
        <w:t xml:space="preserve">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IslandRest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Guest arrives at IslandRest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Issuing of IslandRes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 xml:space="preserve">To create a visual flowchart of the life cycle, follow these steps using a tool like Microsoft Visio, </w:t>
      </w:r>
      <w:proofErr w:type="spellStart"/>
      <w:r w:rsidRPr="00AE0DE3">
        <w:rPr>
          <w:highlight w:val="yellow"/>
        </w:rPr>
        <w:t>Lucidchart</w:t>
      </w:r>
      <w:proofErr w:type="spellEnd"/>
      <w:r w:rsidRPr="00AE0DE3">
        <w:rPr>
          <w:highlight w:val="yellow"/>
        </w:rPr>
        <w: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 xml:space="preserve">Each step should </w:t>
      </w:r>
      <w:proofErr w:type="gramStart"/>
      <w:r w:rsidRPr="00AE0DE3">
        <w:rPr>
          <w:highlight w:val="yellow"/>
        </w:rPr>
        <w:t>be connected with</w:t>
      </w:r>
      <w:proofErr w:type="gramEnd"/>
      <w:r w:rsidRPr="00AE0DE3">
        <w:rPr>
          <w:highlight w:val="yellow"/>
        </w:rPr>
        <w:t xml:space="preserve"> arrows indicating the flow from one stage to the next. This flowchart will visually represent the journey of a guest from the initial application to post-departure follow-up, emphasizing the thorough and secure process that IslandRest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Value Proposition Canvas for IslandRest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Business Model Canvas for IslandRest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Consumer Personas for IslandRest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 xml:space="preserve">Education: </w:t>
      </w:r>
      <w:proofErr w:type="gramStart"/>
      <w:r w:rsidRPr="008A64DC">
        <w:t>Bachelor's degree in Computer Science</w:t>
      </w:r>
      <w:proofErr w:type="gramEnd"/>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r w:rsidRPr="008A64DC">
        <w:rPr>
          <w:b/>
          <w:bCs/>
        </w:rPr>
        <w:t>Behavior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 xml:space="preserve">Location: Lives with parents in </w:t>
      </w:r>
      <w:proofErr w:type="spellStart"/>
      <w:r w:rsidRPr="008A64DC">
        <w:t>Festac</w:t>
      </w:r>
      <w:proofErr w:type="spellEnd"/>
      <w:r w:rsidRPr="008A64DC">
        <w:t>,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r w:rsidRPr="008A64DC">
        <w:rPr>
          <w:b/>
          <w:bCs/>
        </w:rPr>
        <w:t>Behavior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 xml:space="preserve">Education: </w:t>
      </w:r>
      <w:proofErr w:type="gramStart"/>
      <w:r w:rsidRPr="008A64DC">
        <w:t>Bachelor's degree in Fine Arts</w:t>
      </w:r>
      <w:proofErr w:type="gramEnd"/>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r w:rsidRPr="008A64DC">
        <w:rPr>
          <w:b/>
          <w:bCs/>
        </w:rPr>
        <w:t>Behavior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r w:rsidRPr="008A64DC">
        <w:rPr>
          <w:b/>
          <w:bCs/>
        </w:rPr>
        <w:t>Behavior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 xml:space="preserve">Education: </w:t>
      </w:r>
      <w:proofErr w:type="gramStart"/>
      <w:r w:rsidRPr="008A64DC">
        <w:t>Master's degree in Human Resources</w:t>
      </w:r>
      <w:proofErr w:type="gramEnd"/>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r w:rsidRPr="008A64DC">
        <w:rPr>
          <w:b/>
          <w:bCs/>
        </w:rPr>
        <w:t>Behavior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 xml:space="preserve">Education: </w:t>
      </w:r>
      <w:proofErr w:type="gramStart"/>
      <w:r w:rsidRPr="008A64DC">
        <w:t>Bachelor's degree in Information Technology</w:t>
      </w:r>
      <w:proofErr w:type="gramEnd"/>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r w:rsidRPr="008A64DC">
        <w:rPr>
          <w:b/>
          <w:bCs/>
        </w:rPr>
        <w:t>Behavior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Cut to: IslandRest Hostel exterior, then interior shots of the facility]</w:t>
      </w:r>
    </w:p>
    <w:p w14:paraId="3955431C" w14:textId="77777777" w:rsidR="00546034" w:rsidRPr="00546034" w:rsidRDefault="00546034" w:rsidP="00546034">
      <w:r w:rsidRPr="00546034">
        <w:rPr>
          <w:b/>
          <w:bCs/>
        </w:rPr>
        <w:t>Narrator:</w:t>
      </w:r>
      <w:r w:rsidRPr="00546034">
        <w:t xml:space="preserve"> "Introducing IslandRest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IslandRest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 xml:space="preserve">[Cut to: </w:t>
      </w:r>
      <w:proofErr w:type="gramStart"/>
      <w:r w:rsidRPr="00546034">
        <w:rPr>
          <w:b/>
          <w:bCs/>
        </w:rPr>
        <w:t>Clean</w:t>
      </w:r>
      <w:proofErr w:type="gramEnd"/>
      <w:r w:rsidRPr="00546034">
        <w:rPr>
          <w:b/>
          <w:bCs/>
        </w:rPr>
        <w:t xml:space="preserve">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proofErr w:type="gramStart"/>
      <w:r w:rsidR="00586F62">
        <w:t>it</w:t>
      </w:r>
      <w:proofErr w:type="gramEnd"/>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Final shot: IslandRest Hostel logo and contact information]</w:t>
      </w:r>
    </w:p>
    <w:p w14:paraId="2841C2BD" w14:textId="77777777" w:rsidR="00546034" w:rsidRPr="00546034" w:rsidRDefault="00546034" w:rsidP="00546034">
      <w:r w:rsidRPr="00546034">
        <w:rPr>
          <w:b/>
          <w:bCs/>
        </w:rPr>
        <w:t>Narrator:</w:t>
      </w:r>
      <w:r w:rsidRPr="00546034">
        <w:t xml:space="preserve"> "IslandRest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Identifying and Validating the Market for IslandRest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xml:space="preserve">: Business </w:t>
      </w:r>
      <w:proofErr w:type="spellStart"/>
      <w:r w:rsidRPr="00F36E15">
        <w:rPr>
          <w:color w:val="FF0000"/>
          <w:highlight w:val="yellow"/>
        </w:rPr>
        <w:t>travelers</w:t>
      </w:r>
      <w:proofErr w:type="spellEnd"/>
      <w:r w:rsidRPr="00F36E15">
        <w:rPr>
          <w:color w:val="FF0000"/>
          <w:highlight w:val="yellow"/>
        </w:rPr>
        <w:t xml:space="preserve">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xml:space="preserve">: </w:t>
      </w:r>
      <w:proofErr w:type="spellStart"/>
      <w:r w:rsidRPr="00F36E15">
        <w:rPr>
          <w:color w:val="FF0000"/>
          <w:highlight w:val="yellow"/>
        </w:rPr>
        <w:t>Analyzing</w:t>
      </w:r>
      <w:proofErr w:type="spellEnd"/>
      <w:r w:rsidRPr="00F36E15">
        <w:rPr>
          <w:color w:val="FF0000"/>
          <w:highlight w:val="yellow"/>
        </w:rPr>
        <w:t xml:space="preserve"> reports on housing availability, rental prices, and occupancy rates on Lagos Island to identify gaps in the market that IslandRest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lastRenderedPageBreak/>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xml:space="preserve">: Identifying existing accommodation options such as budget hotels, Airbnb rentals, and other hostels on Lagos Island. </w:t>
      </w:r>
      <w:proofErr w:type="spellStart"/>
      <w:r w:rsidRPr="00F36E15">
        <w:rPr>
          <w:color w:val="FF0000"/>
          <w:highlight w:val="yellow"/>
        </w:rPr>
        <w:t>Analyzing</w:t>
      </w:r>
      <w:proofErr w:type="spellEnd"/>
      <w:r w:rsidRPr="00F36E15">
        <w:rPr>
          <w:color w:val="FF0000"/>
          <w:highlight w:val="yellow"/>
        </w:rPr>
        <w:t xml:space="preserve">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xml:space="preserve">: Collecting and </w:t>
      </w:r>
      <w:proofErr w:type="spellStart"/>
      <w:r w:rsidRPr="00F36E15">
        <w:rPr>
          <w:color w:val="FF0000"/>
          <w:highlight w:val="yellow"/>
        </w:rPr>
        <w:t>analyzing</w:t>
      </w:r>
      <w:proofErr w:type="spellEnd"/>
      <w:r w:rsidRPr="00F36E15">
        <w:rPr>
          <w:color w:val="FF0000"/>
          <w:highlight w:val="yellow"/>
        </w:rPr>
        <w:t xml:space="preserve">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Tracking revenue growth and profitability to validate the financial viability and market potential of IslandRest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 xml:space="preserve">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F36E15">
        <w:rPr>
          <w:color w:val="FF0000"/>
          <w:highlight w:val="yellow"/>
        </w:rPr>
        <w:t>travelers</w:t>
      </w:r>
      <w:proofErr w:type="spellEnd"/>
      <w:r w:rsidRPr="00F36E15">
        <w:rPr>
          <w:color w:val="FF0000"/>
          <w:highlight w:val="yellow"/>
        </w:rPr>
        <w:t>, and comparing existing accommodation options, IslandRest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22C8B0DB" w14:textId="77777777" w:rsidR="007770A7" w:rsidRPr="007770A7" w:rsidRDefault="007770A7" w:rsidP="007770A7">
      <w:pPr>
        <w:rPr>
          <w:b/>
          <w:bCs/>
        </w:rPr>
      </w:pPr>
      <w:r w:rsidRPr="007770A7">
        <w:rPr>
          <w:b/>
          <w:bCs/>
        </w:rPr>
        <w:lastRenderedPageBreak/>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IslandRest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IslandRest Hostel reviews the request and conducts an initial assessment.</w:t>
      </w:r>
    </w:p>
    <w:p w14:paraId="59E035C9" w14:textId="77777777" w:rsidR="007770A7" w:rsidRPr="007770A7" w:rsidRDefault="007770A7" w:rsidP="007770A7">
      <w:pPr>
        <w:numPr>
          <w:ilvl w:val="0"/>
          <w:numId w:val="90"/>
        </w:numPr>
      </w:pPr>
      <w:r w:rsidRPr="007770A7">
        <w:rPr>
          <w:b/>
          <w:bCs/>
        </w:rPr>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0FA8A441" w:rsidR="007770A7" w:rsidRPr="007770A7" w:rsidRDefault="007770A7" w:rsidP="007770A7">
      <w:pPr>
        <w:numPr>
          <w:ilvl w:val="0"/>
          <w:numId w:val="91"/>
        </w:numPr>
      </w:pPr>
      <w:r w:rsidRPr="007770A7">
        <w:rPr>
          <w:b/>
          <w:bCs/>
        </w:rPr>
        <w:t>Scenario:</w:t>
      </w:r>
      <w:r w:rsidRPr="007770A7">
        <w:t xml:space="preserve"> Upon satisfactory preliminary assessment, IslandRest Hostel negotiates terms and conditions with the partner organization.</w:t>
      </w:r>
      <w:r w:rsidR="0069307C">
        <w:t xml:space="preserve"> </w:t>
      </w:r>
      <w:r w:rsidR="0069307C">
        <w:tab/>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IslandRest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IslandRest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lastRenderedPageBreak/>
        <w:t>Scenario:</w:t>
      </w:r>
      <w:r w:rsidRPr="007770A7">
        <w:t xml:space="preserve"> Throughout the stay, IslandRest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IslandRest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lastRenderedPageBreak/>
        <w:t>To maximize sustainability in the operations of IslandRest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w:t>
      </w:r>
      <w:proofErr w:type="gramStart"/>
      <w:r w:rsidRPr="00BC6E62">
        <w:t>locally-produced</w:t>
      </w:r>
      <w:proofErr w:type="gramEnd"/>
      <w:r w:rsidRPr="00BC6E62">
        <w:t xml:space="preserve">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lastRenderedPageBreak/>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behavior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lastRenderedPageBreak/>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 xml:space="preserve">Consumer segmentation for IslandRest Hostel in Lagos can be approached based on various demographic, psychographic, and </w:t>
      </w:r>
      <w:proofErr w:type="spellStart"/>
      <w:r w:rsidRPr="00C92B62">
        <w:t>behavioral</w:t>
      </w:r>
      <w:proofErr w:type="spellEnd"/>
      <w:r w:rsidRPr="00C92B62">
        <w:t xml:space="preserve">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lastRenderedPageBreak/>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3. Behavioral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b. Purchase Behavior:</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w:t>
      </w:r>
      <w:proofErr w:type="spellStart"/>
      <w:r w:rsidRPr="00C92B62">
        <w:t>Festac</w:t>
      </w:r>
      <w:proofErr w:type="spellEnd"/>
      <w:r w:rsidRPr="00C92B62">
        <w:t xml:space="preserve"> to Lagos Island for work, addressing their need for convenient overnight stays.</w:t>
      </w:r>
    </w:p>
    <w:p w14:paraId="4D0BA9DF" w14:textId="77777777" w:rsidR="00C92B62" w:rsidRPr="00C92B62" w:rsidRDefault="00C92B62" w:rsidP="00C92B62">
      <w:r w:rsidRPr="00C92B62">
        <w:rPr>
          <w:b/>
          <w:bCs/>
        </w:rPr>
        <w:t xml:space="preserve">b. </w:t>
      </w:r>
      <w:proofErr w:type="spellStart"/>
      <w:r w:rsidRPr="00C92B62">
        <w:rPr>
          <w:b/>
          <w:bCs/>
        </w:rPr>
        <w:t>Neighborhood</w:t>
      </w:r>
      <w:proofErr w:type="spellEnd"/>
      <w:r w:rsidRPr="00C92B62">
        <w:rPr>
          <w:b/>
          <w:bCs/>
        </w:rPr>
        <w:t xml:space="preserve">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lastRenderedPageBreak/>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behavior,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lastRenderedPageBreak/>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 xml:space="preserve">Create a modern and comfortable ambiance that appeals to professionals and business </w:t>
      </w:r>
      <w:proofErr w:type="spellStart"/>
      <w:r w:rsidRPr="00F31334">
        <w:rPr>
          <w:b/>
          <w:bCs/>
        </w:rPr>
        <w:t>travelers</w:t>
      </w:r>
      <w:proofErr w:type="spellEnd"/>
      <w:r w:rsidRPr="00F31334">
        <w:rPr>
          <w:b/>
          <w:bCs/>
        </w:rPr>
        <w:t>.</w:t>
      </w:r>
    </w:p>
    <w:p w14:paraId="4B30D45D" w14:textId="77777777" w:rsidR="00F31334" w:rsidRPr="00F31334" w:rsidRDefault="00F31334" w:rsidP="00F31334">
      <w:pPr>
        <w:numPr>
          <w:ilvl w:val="0"/>
          <w:numId w:val="132"/>
        </w:numPr>
        <w:rPr>
          <w:b/>
          <w:bCs/>
        </w:rPr>
      </w:pPr>
      <w:r w:rsidRPr="00F31334">
        <w:rPr>
          <w:b/>
          <w:bCs/>
        </w:rPr>
        <w:t xml:space="preserve">Use ergonomic furniture, soothing </w:t>
      </w:r>
      <w:proofErr w:type="spellStart"/>
      <w:r w:rsidRPr="00F31334">
        <w:rPr>
          <w:b/>
          <w:bCs/>
        </w:rPr>
        <w:t>color</w:t>
      </w:r>
      <w:proofErr w:type="spellEnd"/>
      <w:r w:rsidRPr="00F31334">
        <w:rPr>
          <w:b/>
          <w:bCs/>
        </w:rPr>
        <w:t xml:space="preserve">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lastRenderedPageBreak/>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lastRenderedPageBreak/>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t xml:space="preserve">Offering competitive pricing structures that appeal to budget-conscious </w:t>
      </w:r>
      <w:proofErr w:type="spellStart"/>
      <w:r w:rsidRPr="00F31334">
        <w:t>travelers</w:t>
      </w:r>
      <w:proofErr w:type="spellEnd"/>
      <w:r w:rsidRPr="00F31334">
        <w:t>,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lastRenderedPageBreak/>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 xml:space="preserve">Monitoring industry trends and guest feedback to adapt services and </w:t>
      </w:r>
      <w:proofErr w:type="gramStart"/>
      <w:r w:rsidRPr="00F31334">
        <w:t>amenities</w:t>
      </w:r>
      <w:proofErr w:type="gramEnd"/>
      <w:r w:rsidRPr="00F31334">
        <w:t xml:space="preserve">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 xml:space="preserve">Concept development lays the foundation for IslandRest Hostel's product strategy, focusing on delivering a differentiated and appealing accommodation experience that meets the diverse needs of </w:t>
      </w:r>
      <w:proofErr w:type="spellStart"/>
      <w:r w:rsidRPr="00F31334">
        <w:t>travelers</w:t>
      </w:r>
      <w:proofErr w:type="spellEnd"/>
      <w:r w:rsidRPr="00F31334">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lastRenderedPageBreak/>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 xml:space="preserve">Create a modern and welcoming ambiance through interior décor, </w:t>
      </w:r>
      <w:proofErr w:type="spellStart"/>
      <w:r w:rsidRPr="00E540B6">
        <w:t>color</w:t>
      </w:r>
      <w:proofErr w:type="spellEnd"/>
      <w:r w:rsidRPr="00E540B6">
        <w:t xml:space="preserve">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lastRenderedPageBreak/>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 xml:space="preserve">Provide reliable internet connectivity throughout the facility and equip workspaces with necessary IT infrastructure to support digital nomads and business </w:t>
      </w:r>
      <w:proofErr w:type="spellStart"/>
      <w:r w:rsidRPr="00E540B6">
        <w:t>travelers</w:t>
      </w:r>
      <w:proofErr w:type="spellEnd"/>
      <w:r w:rsidRPr="00E540B6">
        <w:t>.</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t xml:space="preserve">Promote environmental awareness among guests through signage, educational materials, and interactive initiatives that encourage responsible </w:t>
      </w:r>
      <w:proofErr w:type="spellStart"/>
      <w:r w:rsidRPr="00E540B6">
        <w:t>behaviors</w:t>
      </w:r>
      <w:proofErr w:type="spellEnd"/>
      <w:r w:rsidRPr="00E540B6">
        <w:t xml:space="preserve">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lastRenderedPageBreak/>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lastRenderedPageBreak/>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t xml:space="preserve">Educate staff and guests on environmental conservation efforts and encourage participation in sustainable </w:t>
      </w:r>
      <w:proofErr w:type="spellStart"/>
      <w:r w:rsidRPr="002602FF">
        <w:t>behaviors</w:t>
      </w:r>
      <w:proofErr w:type="spellEnd"/>
      <w:r w:rsidRPr="002602FF">
        <w:t xml:space="preserve">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 xml:space="preserve">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2602FF">
        <w:t>travelers</w:t>
      </w:r>
      <w:proofErr w:type="spellEnd"/>
      <w:r w:rsidRPr="002602FF">
        <w:t xml:space="preserve">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 xml:space="preserve">Educate staff and guests on waste reduction practices, such as composting food waste and minimizing single-use plastics, to promote sustainable </w:t>
      </w:r>
      <w:proofErr w:type="spellStart"/>
      <w:r w:rsidRPr="002602FF">
        <w:t>behaviors</w:t>
      </w:r>
      <w:proofErr w:type="spellEnd"/>
      <w:r w:rsidRPr="002602FF">
        <w:t>.</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lastRenderedPageBreak/>
        <w:t xml:space="preserve">Implement fair </w:t>
      </w:r>
      <w:proofErr w:type="spellStart"/>
      <w:r w:rsidRPr="002602FF">
        <w:t>labor</w:t>
      </w:r>
      <w:proofErr w:type="spellEnd"/>
      <w:r w:rsidRPr="002602FF">
        <w:t xml:space="preserve">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 xml:space="preserve">Encourage guests to participate in sustainable </w:t>
      </w:r>
      <w:proofErr w:type="spellStart"/>
      <w:r w:rsidRPr="002602FF">
        <w:t>behaviors</w:t>
      </w:r>
      <w:proofErr w:type="spellEnd"/>
      <w:r w:rsidRPr="002602FF">
        <w:t>,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77777777" w:rsidR="002602FF" w:rsidRDefault="002602FF"/>
    <w:p w14:paraId="0AC7EC59" w14:textId="77777777" w:rsidR="002602FF" w:rsidRDefault="002602FF"/>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r w:rsidRPr="002602FF">
        <w:t>Analyz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lastRenderedPageBreak/>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6B176BB6" w14:textId="77777777" w:rsidR="005F2EE3" w:rsidRDefault="002602FF" w:rsidP="002602FF">
      <w:r w:rsidRPr="002602FF">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6AF773FA" w14:textId="090DA248" w:rsidR="002602FF" w:rsidRPr="002602FF" w:rsidRDefault="002602FF" w:rsidP="002602FF">
      <w:r w:rsidRPr="002602FF">
        <w:lastRenderedPageBreak/>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Determine competitive pricing strategies based on market demand, competitor pricing analysis, and perceived value of services offered by IslandRest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Utilize storytelling to connect emotionally with the audience and showcase the unique guest experiences offered at IslandRest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t>Collaborate with local influencers, travel bloggers, and social media personalities to promote IslandRest Hostel through sponsored content and endorsements.</w:t>
      </w:r>
    </w:p>
    <w:p w14:paraId="70DA697A" w14:textId="77777777" w:rsidR="002602FF" w:rsidRPr="002602FF" w:rsidRDefault="002602FF" w:rsidP="002602FF">
      <w:pPr>
        <w:numPr>
          <w:ilvl w:val="0"/>
          <w:numId w:val="187"/>
        </w:numPr>
      </w:pPr>
      <w:r w:rsidRPr="002602FF">
        <w:lastRenderedPageBreak/>
        <w:t xml:space="preserve">Establish partnerships with tourism agencies, corporate organizations, and event planners to attract group bookings, business </w:t>
      </w:r>
      <w:proofErr w:type="spellStart"/>
      <w:r w:rsidRPr="002602FF">
        <w:t>travelers</w:t>
      </w:r>
      <w:proofErr w:type="spellEnd"/>
      <w:r w:rsidRPr="002602FF">
        <w:t>,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Organize a launch event or open house to introduce IslandRest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6A471AC9" w14:textId="77777777" w:rsidR="002175F4" w:rsidRDefault="002175F4"/>
    <w:p w14:paraId="34372236" w14:textId="77777777" w:rsidR="002175F4" w:rsidRDefault="002175F4"/>
    <w:p w14:paraId="1CAA72C9" w14:textId="77777777" w:rsidR="002175F4" w:rsidRDefault="002175F4"/>
    <w:p w14:paraId="3C5314BD" w14:textId="77777777" w:rsidR="002175F4" w:rsidRDefault="002175F4"/>
    <w:p w14:paraId="3381FCD9" w14:textId="77777777" w:rsidR="002175F4" w:rsidRDefault="002175F4"/>
    <w:p w14:paraId="014F0346" w14:textId="77777777" w:rsidR="006E1710" w:rsidRDefault="006E1710"/>
    <w:p w14:paraId="70542BE5" w14:textId="77777777" w:rsidR="006E1710" w:rsidRPr="006E1710" w:rsidRDefault="006E1710" w:rsidP="006E1710">
      <w:r w:rsidRPr="006E1710">
        <w:lastRenderedPageBreak/>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w:t>
      </w:r>
      <w:proofErr w:type="spellStart"/>
      <w:r w:rsidRPr="006E1710">
        <w:t>neighborhood</w:t>
      </w:r>
      <w:proofErr w:type="spellEnd"/>
      <w:r w:rsidRPr="006E1710">
        <w:t xml:space="preserve">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lastRenderedPageBreak/>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w:t>
      </w:r>
      <w:proofErr w:type="spellStart"/>
      <w:r w:rsidRPr="006E1710">
        <w:t>neighborhood</w:t>
      </w:r>
      <w:proofErr w:type="spellEnd"/>
      <w:r w:rsidRPr="006E1710">
        <w:t xml:space="preserve">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Default="006E1710"/>
    <w:p w14:paraId="25461CB6" w14:textId="77777777" w:rsidR="005B166D" w:rsidRDefault="005B166D"/>
    <w:p w14:paraId="52F802A6" w14:textId="77777777" w:rsidR="005B166D" w:rsidRDefault="005B166D"/>
    <w:p w14:paraId="4D6E42EC" w14:textId="77777777" w:rsidR="005B166D" w:rsidRDefault="005B166D"/>
    <w:p w14:paraId="16F1057D" w14:textId="77777777" w:rsidR="005B166D" w:rsidRDefault="005B166D"/>
    <w:p w14:paraId="4E62FE91" w14:textId="77777777" w:rsidR="005B166D" w:rsidRDefault="005B166D"/>
    <w:p w14:paraId="3EC7AA85" w14:textId="77777777" w:rsidR="005B166D" w:rsidRDefault="005B166D"/>
    <w:p w14:paraId="5A00D416" w14:textId="77777777" w:rsidR="005B166D" w:rsidRDefault="005B166D"/>
    <w:p w14:paraId="49761942" w14:textId="77777777" w:rsidR="005B166D" w:rsidRDefault="005B166D"/>
    <w:p w14:paraId="55DF824A" w14:textId="77777777" w:rsidR="005B166D" w:rsidRDefault="005B166D"/>
    <w:p w14:paraId="6EF4813D" w14:textId="77777777" w:rsidR="005B166D" w:rsidRDefault="005B166D"/>
    <w:p w14:paraId="17CBCB8A" w14:textId="77777777" w:rsidR="005B166D" w:rsidRDefault="005B166D"/>
    <w:p w14:paraId="06B94DC0" w14:textId="77777777" w:rsidR="005B166D" w:rsidRDefault="005B166D"/>
    <w:p w14:paraId="27147669" w14:textId="77777777" w:rsidR="005B166D" w:rsidRDefault="005B166D"/>
    <w:p w14:paraId="01E3A5B5" w14:textId="77777777" w:rsidR="005B166D" w:rsidRDefault="005B166D"/>
    <w:p w14:paraId="0AC8AD77" w14:textId="77777777" w:rsidR="005B166D" w:rsidRDefault="005B166D"/>
    <w:p w14:paraId="2D5C8996" w14:textId="77777777" w:rsidR="005B166D" w:rsidRDefault="005B166D"/>
    <w:p w14:paraId="5898C18E" w14:textId="77777777" w:rsidR="005B166D" w:rsidRDefault="005B166D"/>
    <w:p w14:paraId="1FE7BA3B" w14:textId="77777777" w:rsidR="002175F4" w:rsidRDefault="002175F4"/>
    <w:p w14:paraId="0F5F7EAD" w14:textId="77777777" w:rsidR="002175F4" w:rsidRDefault="002175F4"/>
    <w:p w14:paraId="4A2BB571" w14:textId="77777777" w:rsidR="002175F4" w:rsidRDefault="002175F4"/>
    <w:p w14:paraId="6D0FFC95" w14:textId="77777777" w:rsidR="002175F4" w:rsidRDefault="002175F4"/>
    <w:p w14:paraId="2775F4D6" w14:textId="77777777" w:rsidR="002175F4" w:rsidRDefault="002175F4"/>
    <w:p w14:paraId="3E37656B" w14:textId="77777777" w:rsidR="002175F4" w:rsidRDefault="002175F4"/>
    <w:p w14:paraId="588C3B6D" w14:textId="77777777" w:rsidR="002175F4" w:rsidRDefault="002175F4"/>
    <w:p w14:paraId="5D7A736D" w14:textId="77777777" w:rsidR="002175F4" w:rsidRDefault="002175F4"/>
    <w:p w14:paraId="64272810" w14:textId="77777777" w:rsidR="002175F4" w:rsidRDefault="002175F4"/>
    <w:p w14:paraId="5C517338" w14:textId="77777777" w:rsidR="005B166D" w:rsidRDefault="005B166D"/>
    <w:p w14:paraId="75A831E9" w14:textId="14137C51" w:rsidR="005B166D" w:rsidRPr="005B166D" w:rsidRDefault="005B166D" w:rsidP="005B166D">
      <w:r w:rsidRPr="005B166D">
        <w:lastRenderedPageBreak/>
        <w:t>Here are the financial projections for IslandRest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lastRenderedPageBreak/>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 xml:space="preserve">Average </w:t>
            </w:r>
            <w:proofErr w:type="gramStart"/>
            <w:r w:rsidRPr="005B166D">
              <w:t>spend</w:t>
            </w:r>
            <w:proofErr w:type="gramEnd"/>
            <w:r w:rsidRPr="005B166D">
              <w:t xml:space="preserve">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7A389FF3" w14:textId="4D38D909" w:rsidR="002175F4" w:rsidRDefault="002175F4">
      <w:r>
        <w:br w:type="page"/>
      </w:r>
    </w:p>
    <w:p w14:paraId="110B20D6" w14:textId="77777777" w:rsidR="009A1244" w:rsidRPr="009A1244" w:rsidRDefault="009A1244" w:rsidP="009A1244">
      <w:pPr>
        <w:rPr>
          <w:b/>
          <w:bCs/>
        </w:rPr>
      </w:pPr>
      <w:commentRangeStart w:id="1"/>
      <w:r w:rsidRPr="009A1244">
        <w:rPr>
          <w:b/>
          <w:bCs/>
        </w:rPr>
        <w:lastRenderedPageBreak/>
        <w:t>Abell’s Model Diagram</w:t>
      </w:r>
      <w:commentRangeEnd w:id="1"/>
      <w:r w:rsidR="00400023">
        <w:rPr>
          <w:rStyle w:val="CommentReference"/>
        </w:rPr>
        <w:commentReference w:id="1"/>
      </w:r>
    </w:p>
    <w:p w14:paraId="72F76CEF" w14:textId="77777777" w:rsidR="009A1244" w:rsidRPr="009A1244" w:rsidRDefault="009A1244" w:rsidP="009A1244">
      <w:r w:rsidRPr="009A1244">
        <w:t xml:space="preserve">Here’s how the Abell’s model for Empowered </w:t>
      </w:r>
      <w:proofErr w:type="spellStart"/>
      <w:r w:rsidRPr="009A1244">
        <w:t>FashionCraft</w:t>
      </w:r>
      <w:proofErr w:type="spellEnd"/>
      <w:r w:rsidRPr="009A1244">
        <w:t xml:space="preserve">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lastRenderedPageBreak/>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2DC0ABD7" w14:textId="77777777" w:rsidR="00453702" w:rsidRDefault="00453702"/>
    <w:p w14:paraId="697EF263" w14:textId="0B3890A2" w:rsidR="002175F4" w:rsidRDefault="002175F4">
      <w:r>
        <w:br w:type="page"/>
      </w:r>
    </w:p>
    <w:p w14:paraId="41F22576" w14:textId="77777777" w:rsidR="00453702" w:rsidRPr="00453702" w:rsidRDefault="00453702" w:rsidP="00453702">
      <w:pPr>
        <w:rPr>
          <w:b/>
          <w:bCs/>
        </w:rPr>
      </w:pPr>
      <w:r w:rsidRPr="00453702">
        <w:rPr>
          <w:b/>
          <w:bCs/>
        </w:rPr>
        <w:lastRenderedPageBreak/>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Consistent quality of service builds trust and enhances the reputation of Island Rest.</w:t>
      </w:r>
    </w:p>
    <w:p w14:paraId="229B607D" w14:textId="77777777" w:rsidR="00453702" w:rsidRPr="00453702" w:rsidRDefault="00453702" w:rsidP="00453702">
      <w:pPr>
        <w:numPr>
          <w:ilvl w:val="0"/>
          <w:numId w:val="214"/>
        </w:numPr>
      </w:pPr>
      <w:r w:rsidRPr="00453702">
        <w:rPr>
          <w:b/>
          <w:bCs/>
        </w:rPr>
        <w:lastRenderedPageBreak/>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44BA10E8" w14:textId="77777777" w:rsidR="002175F4" w:rsidRDefault="002175F4">
      <w:r>
        <w:br w:type="page"/>
      </w:r>
    </w:p>
    <w:p w14:paraId="7A2BE854" w14:textId="7626ACA4" w:rsidR="004D338F" w:rsidRPr="004D338F" w:rsidRDefault="004D338F" w:rsidP="004D338F">
      <w:pPr>
        <w:rPr>
          <w:b/>
          <w:bCs/>
        </w:rPr>
      </w:pPr>
      <w:commentRangeStart w:id="2"/>
      <w:r w:rsidRPr="004D338F">
        <w:rPr>
          <w:b/>
          <w:bCs/>
        </w:rPr>
        <w:lastRenderedPageBreak/>
        <w:t>AIDA Model for Island Rest</w:t>
      </w:r>
      <w:commentRangeEnd w:id="2"/>
      <w:r>
        <w:rPr>
          <w:rStyle w:val="CommentReference"/>
        </w:rPr>
        <w:commentReference w:id="2"/>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lastRenderedPageBreak/>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w:t>
      </w:r>
      <w:proofErr w:type="gramStart"/>
      <w:r w:rsidRPr="004D338F">
        <w:t>limited-time</w:t>
      </w:r>
      <w:proofErr w:type="gramEnd"/>
      <w:r w:rsidRPr="004D338F">
        <w:t xml:space="preserv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lastRenderedPageBreak/>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31275B8A" w:rsidR="002175F4" w:rsidRDefault="002175F4">
      <w:r>
        <w:br w:type="page"/>
      </w:r>
    </w:p>
    <w:p w14:paraId="0D4D51F0" w14:textId="77777777" w:rsidR="004D338F" w:rsidRPr="004D338F" w:rsidRDefault="004D338F" w:rsidP="004D338F">
      <w:pPr>
        <w:rPr>
          <w:b/>
          <w:bCs/>
        </w:rPr>
      </w:pPr>
      <w:r w:rsidRPr="004D338F">
        <w:rPr>
          <w:b/>
          <w:bCs/>
        </w:rPr>
        <w:lastRenderedPageBreak/>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lastRenderedPageBreak/>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lastRenderedPageBreak/>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7A38F999" w14:textId="77777777" w:rsidR="004D338F" w:rsidRDefault="004D338F"/>
    <w:p w14:paraId="485F7AC8" w14:textId="77777777" w:rsidR="00573B4C" w:rsidRPr="00573B4C" w:rsidRDefault="00573B4C" w:rsidP="00573B4C">
      <w:pPr>
        <w:rPr>
          <w:b/>
          <w:bCs/>
        </w:rPr>
      </w:pPr>
      <w:r w:rsidRPr="00573B4C">
        <w:rPr>
          <w:b/>
          <w:bCs/>
        </w:rPr>
        <w:lastRenderedPageBreak/>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lastRenderedPageBreak/>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45A69AA9" w14:textId="77777777" w:rsidR="00A05635" w:rsidRPr="00A05635" w:rsidRDefault="00A05635" w:rsidP="00A05635">
      <w:pPr>
        <w:rPr>
          <w:b/>
          <w:bCs/>
        </w:rPr>
      </w:pPr>
      <w:r w:rsidRPr="00A05635">
        <w:rPr>
          <w:b/>
          <w:bCs/>
        </w:rPr>
        <w:lastRenderedPageBreak/>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lastRenderedPageBreak/>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0E406CE5" w14:textId="77777777" w:rsidR="00A05635" w:rsidRDefault="00A05635"/>
    <w:p w14:paraId="4D11F00A" w14:textId="77777777" w:rsidR="00A05635" w:rsidRDefault="00A05635"/>
    <w:p w14:paraId="6188DBDC" w14:textId="77777777" w:rsidR="00A05635" w:rsidRDefault="00A05635"/>
    <w:p w14:paraId="134E21E3" w14:textId="77777777" w:rsidR="00A87F9B" w:rsidRPr="00A87F9B" w:rsidRDefault="00A87F9B" w:rsidP="00A87F9B">
      <w:pPr>
        <w:rPr>
          <w:b/>
          <w:bCs/>
        </w:rPr>
      </w:pPr>
      <w:r w:rsidRPr="00A87F9B">
        <w:rPr>
          <w:b/>
          <w:bCs/>
        </w:rPr>
        <w:lastRenderedPageBreak/>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xml:space="preserve">: </w:t>
      </w:r>
      <w:proofErr w:type="spellStart"/>
      <w:r w:rsidRPr="00A87F9B">
        <w:t>Misjudgment</w:t>
      </w:r>
      <w:proofErr w:type="spellEnd"/>
      <w:r w:rsidRPr="00A87F9B">
        <w:t xml:space="preserve">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t>Implement robust operational procedures and regular training for staff.</w:t>
      </w:r>
    </w:p>
    <w:p w14:paraId="092BBE54" w14:textId="77777777" w:rsidR="00A87F9B" w:rsidRPr="00A87F9B" w:rsidRDefault="00A87F9B" w:rsidP="00A87F9B">
      <w:pPr>
        <w:numPr>
          <w:ilvl w:val="0"/>
          <w:numId w:val="238"/>
        </w:numPr>
      </w:pPr>
      <w:r w:rsidRPr="00A87F9B">
        <w:lastRenderedPageBreak/>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t>This risk can be managed and reduced.</w:t>
      </w:r>
    </w:p>
    <w:p w14:paraId="1218F8FD" w14:textId="77777777" w:rsidR="00A87F9B" w:rsidRPr="00A87F9B" w:rsidRDefault="00A87F9B" w:rsidP="00A87F9B">
      <w:pPr>
        <w:rPr>
          <w:b/>
          <w:bCs/>
        </w:rPr>
      </w:pPr>
      <w:r w:rsidRPr="00A87F9B">
        <w:rPr>
          <w:b/>
          <w:bCs/>
        </w:rPr>
        <w:lastRenderedPageBreak/>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t xml:space="preserve">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w:t>
      </w:r>
      <w:r w:rsidRPr="00A87F9B">
        <w:lastRenderedPageBreak/>
        <w:t>residents. Most risks can be managed and reduced with proper planning and regular reviews, ensuring the project's longevity and success.</w:t>
      </w:r>
    </w:p>
    <w:p w14:paraId="0F41BBD3" w14:textId="77777777" w:rsidR="00A05635" w:rsidRDefault="00A05635"/>
    <w:p w14:paraId="6F6CE362" w14:textId="77777777" w:rsidR="00E51D07" w:rsidRDefault="00E51D07"/>
    <w:p w14:paraId="4C8BC71E" w14:textId="77777777" w:rsidR="00E51D07" w:rsidRDefault="00E51D07"/>
    <w:p w14:paraId="49AEAA22" w14:textId="77777777" w:rsidR="00E51D07" w:rsidRDefault="00E51D07"/>
    <w:p w14:paraId="3C72C143" w14:textId="77777777" w:rsidR="00E51D07" w:rsidRDefault="00E51D07"/>
    <w:sectPr w:rsidR="00E51D07"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 w:id="1" w:author="Oladayo Ayodeji" w:date="2024-07-11T14:38:00Z" w:initials="OA">
    <w:p w14:paraId="2B4A818A" w14:textId="77777777" w:rsidR="00400023" w:rsidRDefault="00400023">
      <w:pPr>
        <w:pStyle w:val="CommentText"/>
      </w:pPr>
      <w:r>
        <w:rPr>
          <w:rStyle w:val="CommentReference"/>
        </w:rPr>
        <w:annotationRef/>
      </w:r>
      <w:r>
        <w:t>Check for details of how to come about this diagram in some of the past one I ave sent to you</w:t>
      </w:r>
    </w:p>
    <w:p w14:paraId="1DDAAD38" w14:textId="77777777" w:rsidR="00400023" w:rsidRDefault="00400023">
      <w:pPr>
        <w:pStyle w:val="CommentText"/>
      </w:pPr>
      <w:r>
        <w:t>Especially hivemind</w:t>
      </w:r>
    </w:p>
    <w:p w14:paraId="5FFA689C" w14:textId="5C4297B2" w:rsidR="00400023" w:rsidRDefault="00400023">
      <w:pPr>
        <w:pStyle w:val="CommentText"/>
      </w:pPr>
    </w:p>
  </w:comment>
  <w:comment w:id="2" w:author="Oladayo Ayodeji" w:date="2024-07-11T14:43:00Z" w:initials="OA">
    <w:p w14:paraId="5D3C7D0B" w14:textId="77777777" w:rsidR="004D338F" w:rsidRDefault="004D338F">
      <w:pPr>
        <w:pStyle w:val="CommentText"/>
      </w:pPr>
      <w:r>
        <w:rPr>
          <w:rStyle w:val="CommentReference"/>
        </w:rPr>
        <w:annotationRef/>
      </w:r>
      <w:r>
        <w:t>You will see the template for this also on Hivemind</w:t>
      </w:r>
    </w:p>
    <w:p w14:paraId="6F5E56B0" w14:textId="5E646B83" w:rsidR="004D338F" w:rsidRDefault="004D33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Ex w15:paraId="5FFA689C" w15:done="0"/>
  <w15:commentEx w15:paraId="6F5E5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Extensible w16cex:durableId="530DC2A8" w16cex:dateUtc="2024-07-11T13:38:00Z"/>
  <w16cex:commentExtensible w16cex:durableId="76FB959B" w16cex:dateUtc="2024-07-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Id w16cid:paraId="5FFA689C" w16cid:durableId="530DC2A8"/>
  <w16cid:commentId w16cid:paraId="6F5E56B0" w16cid:durableId="76FB95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2"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1"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2"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6"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9"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2"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5"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9"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1"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4"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7"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9"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96"/>
  </w:num>
  <w:num w:numId="2" w16cid:durableId="1224605930">
    <w:abstractNumId w:val="88"/>
  </w:num>
  <w:num w:numId="3" w16cid:durableId="1473254360">
    <w:abstractNumId w:val="157"/>
  </w:num>
  <w:num w:numId="4" w16cid:durableId="501705777">
    <w:abstractNumId w:val="209"/>
  </w:num>
  <w:num w:numId="5" w16cid:durableId="436564167">
    <w:abstractNumId w:val="174"/>
  </w:num>
  <w:num w:numId="6" w16cid:durableId="748038271">
    <w:abstractNumId w:val="180"/>
  </w:num>
  <w:num w:numId="7" w16cid:durableId="2111778026">
    <w:abstractNumId w:val="137"/>
  </w:num>
  <w:num w:numId="8" w16cid:durableId="544878858">
    <w:abstractNumId w:val="153"/>
  </w:num>
  <w:num w:numId="9" w16cid:durableId="626201305">
    <w:abstractNumId w:val="242"/>
  </w:num>
  <w:num w:numId="10" w16cid:durableId="347102708">
    <w:abstractNumId w:val="128"/>
  </w:num>
  <w:num w:numId="11" w16cid:durableId="595601296">
    <w:abstractNumId w:val="80"/>
  </w:num>
  <w:num w:numId="12" w16cid:durableId="1713923782">
    <w:abstractNumId w:val="15"/>
  </w:num>
  <w:num w:numId="13" w16cid:durableId="144443678">
    <w:abstractNumId w:val="229"/>
  </w:num>
  <w:num w:numId="14" w16cid:durableId="830681637">
    <w:abstractNumId w:val="131"/>
  </w:num>
  <w:num w:numId="15" w16cid:durableId="827676230">
    <w:abstractNumId w:val="233"/>
  </w:num>
  <w:num w:numId="16" w16cid:durableId="1877934199">
    <w:abstractNumId w:val="27"/>
  </w:num>
  <w:num w:numId="17" w16cid:durableId="2029333796">
    <w:abstractNumId w:val="18"/>
  </w:num>
  <w:num w:numId="18" w16cid:durableId="377974341">
    <w:abstractNumId w:val="208"/>
  </w:num>
  <w:num w:numId="19" w16cid:durableId="299071904">
    <w:abstractNumId w:val="94"/>
  </w:num>
  <w:num w:numId="20" w16cid:durableId="1881236577">
    <w:abstractNumId w:val="141"/>
  </w:num>
  <w:num w:numId="21" w16cid:durableId="1062751888">
    <w:abstractNumId w:val="49"/>
  </w:num>
  <w:num w:numId="22" w16cid:durableId="1331250341">
    <w:abstractNumId w:val="127"/>
  </w:num>
  <w:num w:numId="23" w16cid:durableId="1347832722">
    <w:abstractNumId w:val="103"/>
  </w:num>
  <w:num w:numId="24" w16cid:durableId="1849907673">
    <w:abstractNumId w:val="181"/>
  </w:num>
  <w:num w:numId="25" w16cid:durableId="882062096">
    <w:abstractNumId w:val="102"/>
  </w:num>
  <w:num w:numId="26" w16cid:durableId="1261373332">
    <w:abstractNumId w:val="97"/>
  </w:num>
  <w:num w:numId="27" w16cid:durableId="1523982187">
    <w:abstractNumId w:val="114"/>
  </w:num>
  <w:num w:numId="28" w16cid:durableId="1721780950">
    <w:abstractNumId w:val="227"/>
  </w:num>
  <w:num w:numId="29" w16cid:durableId="242230368">
    <w:abstractNumId w:val="125"/>
  </w:num>
  <w:num w:numId="30" w16cid:durableId="210113360">
    <w:abstractNumId w:val="106"/>
  </w:num>
  <w:num w:numId="31" w16cid:durableId="1472669206">
    <w:abstractNumId w:val="14"/>
  </w:num>
  <w:num w:numId="32" w16cid:durableId="2028292717">
    <w:abstractNumId w:val="186"/>
  </w:num>
  <w:num w:numId="33" w16cid:durableId="1499691544">
    <w:abstractNumId w:val="205"/>
  </w:num>
  <w:num w:numId="34" w16cid:durableId="671496988">
    <w:abstractNumId w:val="139"/>
  </w:num>
  <w:num w:numId="35" w16cid:durableId="62341745">
    <w:abstractNumId w:val="190"/>
  </w:num>
  <w:num w:numId="36" w16cid:durableId="372968043">
    <w:abstractNumId w:val="123"/>
  </w:num>
  <w:num w:numId="37" w16cid:durableId="1338733001">
    <w:abstractNumId w:val="177"/>
  </w:num>
  <w:num w:numId="38" w16cid:durableId="1899901643">
    <w:abstractNumId w:val="223"/>
  </w:num>
  <w:num w:numId="39" w16cid:durableId="2016373100">
    <w:abstractNumId w:val="165"/>
  </w:num>
  <w:num w:numId="40" w16cid:durableId="1718627957">
    <w:abstractNumId w:val="89"/>
  </w:num>
  <w:num w:numId="41" w16cid:durableId="1190148088">
    <w:abstractNumId w:val="39"/>
  </w:num>
  <w:num w:numId="42" w16cid:durableId="1690064985">
    <w:abstractNumId w:val="196"/>
  </w:num>
  <w:num w:numId="43" w16cid:durableId="363404437">
    <w:abstractNumId w:val="62"/>
  </w:num>
  <w:num w:numId="44" w16cid:durableId="1330711588">
    <w:abstractNumId w:val="74"/>
  </w:num>
  <w:num w:numId="45" w16cid:durableId="548419450">
    <w:abstractNumId w:val="198"/>
  </w:num>
  <w:num w:numId="46" w16cid:durableId="449133281">
    <w:abstractNumId w:val="236"/>
  </w:num>
  <w:num w:numId="47" w16cid:durableId="139158296">
    <w:abstractNumId w:val="12"/>
  </w:num>
  <w:num w:numId="48" w16cid:durableId="1161045334">
    <w:abstractNumId w:val="188"/>
  </w:num>
  <w:num w:numId="49" w16cid:durableId="1384402246">
    <w:abstractNumId w:val="67"/>
  </w:num>
  <w:num w:numId="50" w16cid:durableId="1060590211">
    <w:abstractNumId w:val="111"/>
  </w:num>
  <w:num w:numId="51" w16cid:durableId="345833857">
    <w:abstractNumId w:val="22"/>
  </w:num>
  <w:num w:numId="52" w16cid:durableId="210769978">
    <w:abstractNumId w:val="218"/>
  </w:num>
  <w:num w:numId="53" w16cid:durableId="936133526">
    <w:abstractNumId w:val="35"/>
  </w:num>
  <w:num w:numId="54" w16cid:durableId="1438528598">
    <w:abstractNumId w:val="40"/>
  </w:num>
  <w:num w:numId="55" w16cid:durableId="105077061">
    <w:abstractNumId w:val="232"/>
  </w:num>
  <w:num w:numId="56" w16cid:durableId="1766220728">
    <w:abstractNumId w:val="17"/>
  </w:num>
  <w:num w:numId="57" w16cid:durableId="2065252094">
    <w:abstractNumId w:val="150"/>
  </w:num>
  <w:num w:numId="58" w16cid:durableId="90511928">
    <w:abstractNumId w:val="179"/>
  </w:num>
  <w:num w:numId="59" w16cid:durableId="53700326">
    <w:abstractNumId w:val="54"/>
  </w:num>
  <w:num w:numId="60" w16cid:durableId="1215116213">
    <w:abstractNumId w:val="134"/>
  </w:num>
  <w:num w:numId="61" w16cid:durableId="987245194">
    <w:abstractNumId w:val="189"/>
  </w:num>
  <w:num w:numId="62" w16cid:durableId="1117063951">
    <w:abstractNumId w:val="77"/>
  </w:num>
  <w:num w:numId="63" w16cid:durableId="1962220349">
    <w:abstractNumId w:val="243"/>
  </w:num>
  <w:num w:numId="64" w16cid:durableId="1710953420">
    <w:abstractNumId w:val="71"/>
  </w:num>
  <w:num w:numId="65" w16cid:durableId="1380397285">
    <w:abstractNumId w:val="120"/>
  </w:num>
  <w:num w:numId="66" w16cid:durableId="1133402619">
    <w:abstractNumId w:val="219"/>
  </w:num>
  <w:num w:numId="67" w16cid:durableId="82648003">
    <w:abstractNumId w:val="119"/>
  </w:num>
  <w:num w:numId="68" w16cid:durableId="1972128630">
    <w:abstractNumId w:val="156"/>
  </w:num>
  <w:num w:numId="69" w16cid:durableId="1296981534">
    <w:abstractNumId w:val="126"/>
  </w:num>
  <w:num w:numId="70" w16cid:durableId="214006758">
    <w:abstractNumId w:val="201"/>
  </w:num>
  <w:num w:numId="71" w16cid:durableId="499008809">
    <w:abstractNumId w:val="214"/>
  </w:num>
  <w:num w:numId="72" w16cid:durableId="2058435612">
    <w:abstractNumId w:val="21"/>
  </w:num>
  <w:num w:numId="73" w16cid:durableId="487790442">
    <w:abstractNumId w:val="142"/>
  </w:num>
  <w:num w:numId="74" w16cid:durableId="1798790437">
    <w:abstractNumId w:val="191"/>
  </w:num>
  <w:num w:numId="75" w16cid:durableId="1846169109">
    <w:abstractNumId w:val="56"/>
  </w:num>
  <w:num w:numId="76" w16cid:durableId="2103646373">
    <w:abstractNumId w:val="95"/>
  </w:num>
  <w:num w:numId="77" w16cid:durableId="2070954339">
    <w:abstractNumId w:val="64"/>
  </w:num>
  <w:num w:numId="78" w16cid:durableId="1323701184">
    <w:abstractNumId w:val="93"/>
  </w:num>
  <w:num w:numId="79" w16cid:durableId="1141920538">
    <w:abstractNumId w:val="162"/>
  </w:num>
  <w:num w:numId="80" w16cid:durableId="1854496539">
    <w:abstractNumId w:val="151"/>
  </w:num>
  <w:num w:numId="81" w16cid:durableId="160195721">
    <w:abstractNumId w:val="144"/>
  </w:num>
  <w:num w:numId="82" w16cid:durableId="460197300">
    <w:abstractNumId w:val="105"/>
  </w:num>
  <w:num w:numId="83" w16cid:durableId="1564098146">
    <w:abstractNumId w:val="211"/>
  </w:num>
  <w:num w:numId="84" w16cid:durableId="380791497">
    <w:abstractNumId w:val="212"/>
  </w:num>
  <w:num w:numId="85" w16cid:durableId="31350354">
    <w:abstractNumId w:val="183"/>
  </w:num>
  <w:num w:numId="86" w16cid:durableId="925580478">
    <w:abstractNumId w:val="118"/>
  </w:num>
  <w:num w:numId="87" w16cid:durableId="1708678867">
    <w:abstractNumId w:val="26"/>
  </w:num>
  <w:num w:numId="88" w16cid:durableId="803742818">
    <w:abstractNumId w:val="5"/>
  </w:num>
  <w:num w:numId="89" w16cid:durableId="772088719">
    <w:abstractNumId w:val="187"/>
  </w:num>
  <w:num w:numId="90" w16cid:durableId="1647978576">
    <w:abstractNumId w:val="169"/>
  </w:num>
  <w:num w:numId="91" w16cid:durableId="249894783">
    <w:abstractNumId w:val="133"/>
  </w:num>
  <w:num w:numId="92" w16cid:durableId="198511050">
    <w:abstractNumId w:val="53"/>
  </w:num>
  <w:num w:numId="93" w16cid:durableId="2023119911">
    <w:abstractNumId w:val="92"/>
  </w:num>
  <w:num w:numId="94" w16cid:durableId="117647420">
    <w:abstractNumId w:val="37"/>
  </w:num>
  <w:num w:numId="95" w16cid:durableId="135414685">
    <w:abstractNumId w:val="98"/>
  </w:num>
  <w:num w:numId="96" w16cid:durableId="1156989452">
    <w:abstractNumId w:val="81"/>
  </w:num>
  <w:num w:numId="97" w16cid:durableId="618881175">
    <w:abstractNumId w:val="1"/>
  </w:num>
  <w:num w:numId="98" w16cid:durableId="1150170394">
    <w:abstractNumId w:val="240"/>
  </w:num>
  <w:num w:numId="99" w16cid:durableId="1250190238">
    <w:abstractNumId w:val="228"/>
  </w:num>
  <w:num w:numId="100" w16cid:durableId="1681422304">
    <w:abstractNumId w:val="222"/>
  </w:num>
  <w:num w:numId="101" w16cid:durableId="1146698861">
    <w:abstractNumId w:val="83"/>
  </w:num>
  <w:num w:numId="102" w16cid:durableId="890724655">
    <w:abstractNumId w:val="204"/>
  </w:num>
  <w:num w:numId="103" w16cid:durableId="1420830455">
    <w:abstractNumId w:val="8"/>
  </w:num>
  <w:num w:numId="104" w16cid:durableId="99569424">
    <w:abstractNumId w:val="38"/>
  </w:num>
  <w:num w:numId="105" w16cid:durableId="2084601716">
    <w:abstractNumId w:val="164"/>
  </w:num>
  <w:num w:numId="106" w16cid:durableId="767772023">
    <w:abstractNumId w:val="199"/>
  </w:num>
  <w:num w:numId="107" w16cid:durableId="984352468">
    <w:abstractNumId w:val="57"/>
  </w:num>
  <w:num w:numId="108" w16cid:durableId="1583178546">
    <w:abstractNumId w:val="48"/>
  </w:num>
  <w:num w:numId="109" w16cid:durableId="827017247">
    <w:abstractNumId w:val="101"/>
  </w:num>
  <w:num w:numId="110" w16cid:durableId="478036290">
    <w:abstractNumId w:val="30"/>
  </w:num>
  <w:num w:numId="111" w16cid:durableId="1408501599">
    <w:abstractNumId w:val="91"/>
  </w:num>
  <w:num w:numId="112" w16cid:durableId="1562328615">
    <w:abstractNumId w:val="6"/>
  </w:num>
  <w:num w:numId="113" w16cid:durableId="1552306679">
    <w:abstractNumId w:val="33"/>
  </w:num>
  <w:num w:numId="114" w16cid:durableId="1260142848">
    <w:abstractNumId w:val="99"/>
  </w:num>
  <w:num w:numId="115" w16cid:durableId="829712217">
    <w:abstractNumId w:val="184"/>
  </w:num>
  <w:num w:numId="116" w16cid:durableId="1093159936">
    <w:abstractNumId w:val="34"/>
  </w:num>
  <w:num w:numId="117" w16cid:durableId="658651553">
    <w:abstractNumId w:val="221"/>
  </w:num>
  <w:num w:numId="118" w16cid:durableId="341275754">
    <w:abstractNumId w:val="44"/>
  </w:num>
  <w:num w:numId="119" w16cid:durableId="768549570">
    <w:abstractNumId w:val="170"/>
  </w:num>
  <w:num w:numId="120" w16cid:durableId="412315626">
    <w:abstractNumId w:val="79"/>
  </w:num>
  <w:num w:numId="121" w16cid:durableId="805006148">
    <w:abstractNumId w:val="24"/>
  </w:num>
  <w:num w:numId="122" w16cid:durableId="98724486">
    <w:abstractNumId w:val="161"/>
  </w:num>
  <w:num w:numId="123" w16cid:durableId="1377773857">
    <w:abstractNumId w:val="226"/>
  </w:num>
  <w:num w:numId="124" w16cid:durableId="474881379">
    <w:abstractNumId w:val="63"/>
  </w:num>
  <w:num w:numId="125" w16cid:durableId="1722636743">
    <w:abstractNumId w:val="66"/>
  </w:num>
  <w:num w:numId="126" w16cid:durableId="197594881">
    <w:abstractNumId w:val="235"/>
  </w:num>
  <w:num w:numId="127" w16cid:durableId="422920400">
    <w:abstractNumId w:val="140"/>
  </w:num>
  <w:num w:numId="128" w16cid:durableId="1186558025">
    <w:abstractNumId w:val="69"/>
  </w:num>
  <w:num w:numId="129" w16cid:durableId="440077360">
    <w:abstractNumId w:val="90"/>
  </w:num>
  <w:num w:numId="130" w16cid:durableId="308022059">
    <w:abstractNumId w:val="122"/>
  </w:num>
  <w:num w:numId="131" w16cid:durableId="2136171194">
    <w:abstractNumId w:val="29"/>
  </w:num>
  <w:num w:numId="132" w16cid:durableId="1343779448">
    <w:abstractNumId w:val="143"/>
  </w:num>
  <w:num w:numId="133" w16cid:durableId="216162540">
    <w:abstractNumId w:val="115"/>
  </w:num>
  <w:num w:numId="134" w16cid:durableId="158816349">
    <w:abstractNumId w:val="42"/>
  </w:num>
  <w:num w:numId="135" w16cid:durableId="1479109370">
    <w:abstractNumId w:val="73"/>
  </w:num>
  <w:num w:numId="136" w16cid:durableId="2058552942">
    <w:abstractNumId w:val="159"/>
  </w:num>
  <w:num w:numId="137" w16cid:durableId="152600213">
    <w:abstractNumId w:val="166"/>
  </w:num>
  <w:num w:numId="138" w16cid:durableId="208416785">
    <w:abstractNumId w:val="202"/>
  </w:num>
  <w:num w:numId="139" w16cid:durableId="893733944">
    <w:abstractNumId w:val="116"/>
  </w:num>
  <w:num w:numId="140" w16cid:durableId="1515652304">
    <w:abstractNumId w:val="0"/>
  </w:num>
  <w:num w:numId="141" w16cid:durableId="1420831978">
    <w:abstractNumId w:val="168"/>
  </w:num>
  <w:num w:numId="142" w16cid:durableId="20864202">
    <w:abstractNumId w:val="110"/>
  </w:num>
  <w:num w:numId="143" w16cid:durableId="1187056547">
    <w:abstractNumId w:val="13"/>
  </w:num>
  <w:num w:numId="144" w16cid:durableId="1876771545">
    <w:abstractNumId w:val="65"/>
  </w:num>
  <w:num w:numId="145" w16cid:durableId="1305429322">
    <w:abstractNumId w:val="107"/>
  </w:num>
  <w:num w:numId="146" w16cid:durableId="2041928954">
    <w:abstractNumId w:val="224"/>
  </w:num>
  <w:num w:numId="147" w16cid:durableId="1446542651">
    <w:abstractNumId w:val="109"/>
  </w:num>
  <w:num w:numId="148" w16cid:durableId="1331057855">
    <w:abstractNumId w:val="19"/>
  </w:num>
  <w:num w:numId="149" w16cid:durableId="171918246">
    <w:abstractNumId w:val="171"/>
  </w:num>
  <w:num w:numId="150" w16cid:durableId="285238126">
    <w:abstractNumId w:val="206"/>
  </w:num>
  <w:num w:numId="151" w16cid:durableId="155263228">
    <w:abstractNumId w:val="104"/>
  </w:num>
  <w:num w:numId="152" w16cid:durableId="267129664">
    <w:abstractNumId w:val="55"/>
  </w:num>
  <w:num w:numId="153" w16cid:durableId="76094220">
    <w:abstractNumId w:val="117"/>
  </w:num>
  <w:num w:numId="154" w16cid:durableId="1807962941">
    <w:abstractNumId w:val="158"/>
  </w:num>
  <w:num w:numId="155" w16cid:durableId="916211182">
    <w:abstractNumId w:val="23"/>
  </w:num>
  <w:num w:numId="156" w16cid:durableId="1280257638">
    <w:abstractNumId w:val="231"/>
  </w:num>
  <w:num w:numId="157" w16cid:durableId="1893540217">
    <w:abstractNumId w:val="108"/>
  </w:num>
  <w:num w:numId="158" w16cid:durableId="2127237304">
    <w:abstractNumId w:val="195"/>
  </w:num>
  <w:num w:numId="159" w16cid:durableId="584804552">
    <w:abstractNumId w:val="59"/>
  </w:num>
  <w:num w:numId="160" w16cid:durableId="82798717">
    <w:abstractNumId w:val="60"/>
  </w:num>
  <w:num w:numId="161" w16cid:durableId="2131899480">
    <w:abstractNumId w:val="124"/>
  </w:num>
  <w:num w:numId="162" w16cid:durableId="1464234244">
    <w:abstractNumId w:val="129"/>
  </w:num>
  <w:num w:numId="163" w16cid:durableId="1512377633">
    <w:abstractNumId w:val="175"/>
  </w:num>
  <w:num w:numId="164" w16cid:durableId="1151409593">
    <w:abstractNumId w:val="185"/>
  </w:num>
  <w:num w:numId="165" w16cid:durableId="670959536">
    <w:abstractNumId w:val="203"/>
  </w:num>
  <w:num w:numId="166" w16cid:durableId="457994877">
    <w:abstractNumId w:val="36"/>
  </w:num>
  <w:num w:numId="167" w16cid:durableId="1650479241">
    <w:abstractNumId w:val="16"/>
  </w:num>
  <w:num w:numId="168" w16cid:durableId="2004162550">
    <w:abstractNumId w:val="147"/>
  </w:num>
  <w:num w:numId="169" w16cid:durableId="1119179862">
    <w:abstractNumId w:val="194"/>
  </w:num>
  <w:num w:numId="170" w16cid:durableId="1161386782">
    <w:abstractNumId w:val="72"/>
  </w:num>
  <w:num w:numId="171" w16cid:durableId="766851418">
    <w:abstractNumId w:val="146"/>
  </w:num>
  <w:num w:numId="172" w16cid:durableId="1300721754">
    <w:abstractNumId w:val="7"/>
  </w:num>
  <w:num w:numId="173" w16cid:durableId="969474544">
    <w:abstractNumId w:val="70"/>
  </w:num>
  <w:num w:numId="174" w16cid:durableId="314264695">
    <w:abstractNumId w:val="230"/>
  </w:num>
  <w:num w:numId="175" w16cid:durableId="1344864834">
    <w:abstractNumId w:val="132"/>
  </w:num>
  <w:num w:numId="176" w16cid:durableId="1038436884">
    <w:abstractNumId w:val="152"/>
  </w:num>
  <w:num w:numId="177" w16cid:durableId="816385868">
    <w:abstractNumId w:val="100"/>
  </w:num>
  <w:num w:numId="178" w16cid:durableId="1099640917">
    <w:abstractNumId w:val="3"/>
  </w:num>
  <w:num w:numId="179" w16cid:durableId="1201557163">
    <w:abstractNumId w:val="176"/>
  </w:num>
  <w:num w:numId="180" w16cid:durableId="869073040">
    <w:abstractNumId w:val="135"/>
  </w:num>
  <w:num w:numId="181" w16cid:durableId="105781687">
    <w:abstractNumId w:val="155"/>
  </w:num>
  <w:num w:numId="182" w16cid:durableId="1620187466">
    <w:abstractNumId w:val="31"/>
  </w:num>
  <w:num w:numId="183" w16cid:durableId="761410137">
    <w:abstractNumId w:val="178"/>
  </w:num>
  <w:num w:numId="184" w16cid:durableId="1871717818">
    <w:abstractNumId w:val="121"/>
  </w:num>
  <w:num w:numId="185" w16cid:durableId="500317717">
    <w:abstractNumId w:val="45"/>
  </w:num>
  <w:num w:numId="186" w16cid:durableId="241914995">
    <w:abstractNumId w:val="217"/>
  </w:num>
  <w:num w:numId="187" w16cid:durableId="1765373453">
    <w:abstractNumId w:val="20"/>
  </w:num>
  <w:num w:numId="188" w16cid:durableId="700399421">
    <w:abstractNumId w:val="85"/>
  </w:num>
  <w:num w:numId="189" w16cid:durableId="1929848961">
    <w:abstractNumId w:val="149"/>
  </w:num>
  <w:num w:numId="190" w16cid:durableId="1959338475">
    <w:abstractNumId w:val="51"/>
  </w:num>
  <w:num w:numId="191" w16cid:durableId="1549026819">
    <w:abstractNumId w:val="182"/>
  </w:num>
  <w:num w:numId="192" w16cid:durableId="556626472">
    <w:abstractNumId w:val="61"/>
  </w:num>
  <w:num w:numId="193" w16cid:durableId="945694668">
    <w:abstractNumId w:val="136"/>
  </w:num>
  <w:num w:numId="194" w16cid:durableId="367221936">
    <w:abstractNumId w:val="113"/>
  </w:num>
  <w:num w:numId="195" w16cid:durableId="1504541458">
    <w:abstractNumId w:val="68"/>
  </w:num>
  <w:num w:numId="196" w16cid:durableId="1917782017">
    <w:abstractNumId w:val="78"/>
  </w:num>
  <w:num w:numId="197" w16cid:durableId="598291434">
    <w:abstractNumId w:val="138"/>
  </w:num>
  <w:num w:numId="198" w16cid:durableId="1328753054">
    <w:abstractNumId w:val="172"/>
  </w:num>
  <w:num w:numId="199" w16cid:durableId="1123233991">
    <w:abstractNumId w:val="167"/>
  </w:num>
  <w:num w:numId="200" w16cid:durableId="1654137894">
    <w:abstractNumId w:val="213"/>
  </w:num>
  <w:num w:numId="201" w16cid:durableId="1916622126">
    <w:abstractNumId w:val="225"/>
  </w:num>
  <w:num w:numId="202" w16cid:durableId="681396379">
    <w:abstractNumId w:val="58"/>
  </w:num>
  <w:num w:numId="203" w16cid:durableId="1187259167">
    <w:abstractNumId w:val="11"/>
  </w:num>
  <w:num w:numId="204" w16cid:durableId="4402045">
    <w:abstractNumId w:val="76"/>
  </w:num>
  <w:num w:numId="205" w16cid:durableId="2006126146">
    <w:abstractNumId w:val="28"/>
  </w:num>
  <w:num w:numId="206" w16cid:durableId="1049263188">
    <w:abstractNumId w:val="10"/>
  </w:num>
  <w:num w:numId="207" w16cid:durableId="1221095783">
    <w:abstractNumId w:val="239"/>
  </w:num>
  <w:num w:numId="208" w16cid:durableId="1059399427">
    <w:abstractNumId w:val="130"/>
  </w:num>
  <w:num w:numId="209" w16cid:durableId="1613899803">
    <w:abstractNumId w:val="75"/>
  </w:num>
  <w:num w:numId="210" w16cid:durableId="1476490442">
    <w:abstractNumId w:val="148"/>
  </w:num>
  <w:num w:numId="211" w16cid:durableId="487550240">
    <w:abstractNumId w:val="86"/>
  </w:num>
  <w:num w:numId="212" w16cid:durableId="1390307444">
    <w:abstractNumId w:val="82"/>
  </w:num>
  <w:num w:numId="213" w16cid:durableId="1756589400">
    <w:abstractNumId w:val="234"/>
  </w:num>
  <w:num w:numId="214" w16cid:durableId="1263339603">
    <w:abstractNumId w:val="9"/>
  </w:num>
  <w:num w:numId="215" w16cid:durableId="1857424250">
    <w:abstractNumId w:val="43"/>
  </w:num>
  <w:num w:numId="216" w16cid:durableId="956258955">
    <w:abstractNumId w:val="200"/>
  </w:num>
  <w:num w:numId="217" w16cid:durableId="1072964552">
    <w:abstractNumId w:val="173"/>
  </w:num>
  <w:num w:numId="218" w16cid:durableId="1554582544">
    <w:abstractNumId w:val="163"/>
  </w:num>
  <w:num w:numId="219" w16cid:durableId="1514685120">
    <w:abstractNumId w:val="2"/>
  </w:num>
  <w:num w:numId="220" w16cid:durableId="171797177">
    <w:abstractNumId w:val="160"/>
  </w:num>
  <w:num w:numId="221" w16cid:durableId="803932709">
    <w:abstractNumId w:val="238"/>
  </w:num>
  <w:num w:numId="222" w16cid:durableId="545988665">
    <w:abstractNumId w:val="145"/>
  </w:num>
  <w:num w:numId="223" w16cid:durableId="439838295">
    <w:abstractNumId w:val="220"/>
  </w:num>
  <w:num w:numId="224" w16cid:durableId="1229613753">
    <w:abstractNumId w:val="47"/>
  </w:num>
  <w:num w:numId="225" w16cid:durableId="399135980">
    <w:abstractNumId w:val="46"/>
  </w:num>
  <w:num w:numId="226" w16cid:durableId="716975814">
    <w:abstractNumId w:val="50"/>
  </w:num>
  <w:num w:numId="227" w16cid:durableId="1301111910">
    <w:abstractNumId w:val="52"/>
  </w:num>
  <w:num w:numId="228" w16cid:durableId="225342138">
    <w:abstractNumId w:val="216"/>
  </w:num>
  <w:num w:numId="229" w16cid:durableId="184170503">
    <w:abstractNumId w:val="237"/>
  </w:num>
  <w:num w:numId="230" w16cid:durableId="1961453025">
    <w:abstractNumId w:val="192"/>
  </w:num>
  <w:num w:numId="231" w16cid:durableId="2069567985">
    <w:abstractNumId w:val="84"/>
  </w:num>
  <w:num w:numId="232" w16cid:durableId="1120497053">
    <w:abstractNumId w:val="210"/>
  </w:num>
  <w:num w:numId="233" w16cid:durableId="157313963">
    <w:abstractNumId w:val="193"/>
  </w:num>
  <w:num w:numId="234" w16cid:durableId="1191265335">
    <w:abstractNumId w:val="154"/>
  </w:num>
  <w:num w:numId="235" w16cid:durableId="268895567">
    <w:abstractNumId w:val="112"/>
  </w:num>
  <w:num w:numId="236" w16cid:durableId="608196022">
    <w:abstractNumId w:val="32"/>
  </w:num>
  <w:num w:numId="237" w16cid:durableId="1007899186">
    <w:abstractNumId w:val="241"/>
  </w:num>
  <w:num w:numId="238" w16cid:durableId="2059475305">
    <w:abstractNumId w:val="25"/>
  </w:num>
  <w:num w:numId="239" w16cid:durableId="1995179968">
    <w:abstractNumId w:val="4"/>
  </w:num>
  <w:num w:numId="240" w16cid:durableId="908922122">
    <w:abstractNumId w:val="41"/>
  </w:num>
  <w:num w:numId="241" w16cid:durableId="1361856484">
    <w:abstractNumId w:val="215"/>
  </w:num>
  <w:num w:numId="242" w16cid:durableId="1034307978">
    <w:abstractNumId w:val="87"/>
  </w:num>
  <w:num w:numId="243" w16cid:durableId="1234241004">
    <w:abstractNumId w:val="207"/>
  </w:num>
  <w:num w:numId="244" w16cid:durableId="999843121">
    <w:abstractNumId w:val="197"/>
  </w:num>
  <w:numIdMacAtCleanup w:val="20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021B3"/>
    <w:rsid w:val="000057DF"/>
    <w:rsid w:val="000376AD"/>
    <w:rsid w:val="00070C20"/>
    <w:rsid w:val="001066B1"/>
    <w:rsid w:val="001413F8"/>
    <w:rsid w:val="00143396"/>
    <w:rsid w:val="0017714B"/>
    <w:rsid w:val="00182FED"/>
    <w:rsid w:val="001A3776"/>
    <w:rsid w:val="001B227E"/>
    <w:rsid w:val="001D32D2"/>
    <w:rsid w:val="002175F4"/>
    <w:rsid w:val="002176F0"/>
    <w:rsid w:val="002602FF"/>
    <w:rsid w:val="00272FDA"/>
    <w:rsid w:val="002C6D9B"/>
    <w:rsid w:val="002E563B"/>
    <w:rsid w:val="00351E0A"/>
    <w:rsid w:val="00370066"/>
    <w:rsid w:val="003809C4"/>
    <w:rsid w:val="003B383D"/>
    <w:rsid w:val="00400023"/>
    <w:rsid w:val="00424110"/>
    <w:rsid w:val="00434EE0"/>
    <w:rsid w:val="00453702"/>
    <w:rsid w:val="004B2E80"/>
    <w:rsid w:val="004D338F"/>
    <w:rsid w:val="00516ABE"/>
    <w:rsid w:val="005409D1"/>
    <w:rsid w:val="00546034"/>
    <w:rsid w:val="00573B4C"/>
    <w:rsid w:val="00586F62"/>
    <w:rsid w:val="005B166D"/>
    <w:rsid w:val="005F2EE3"/>
    <w:rsid w:val="005F4A37"/>
    <w:rsid w:val="00613652"/>
    <w:rsid w:val="00631E83"/>
    <w:rsid w:val="006807A6"/>
    <w:rsid w:val="0069307C"/>
    <w:rsid w:val="006A2FB1"/>
    <w:rsid w:val="006E1710"/>
    <w:rsid w:val="006E2FED"/>
    <w:rsid w:val="00743BDB"/>
    <w:rsid w:val="007770A7"/>
    <w:rsid w:val="007D345E"/>
    <w:rsid w:val="007D34A4"/>
    <w:rsid w:val="008179D3"/>
    <w:rsid w:val="0085402F"/>
    <w:rsid w:val="008A64DC"/>
    <w:rsid w:val="008C1212"/>
    <w:rsid w:val="00994171"/>
    <w:rsid w:val="009A1244"/>
    <w:rsid w:val="009B22F4"/>
    <w:rsid w:val="009D55F1"/>
    <w:rsid w:val="00A05635"/>
    <w:rsid w:val="00A77844"/>
    <w:rsid w:val="00A87F9B"/>
    <w:rsid w:val="00AE0DE3"/>
    <w:rsid w:val="00B61AB3"/>
    <w:rsid w:val="00B926D7"/>
    <w:rsid w:val="00BC6E62"/>
    <w:rsid w:val="00BD3C38"/>
    <w:rsid w:val="00C06E90"/>
    <w:rsid w:val="00C14C3E"/>
    <w:rsid w:val="00C87D85"/>
    <w:rsid w:val="00C91E34"/>
    <w:rsid w:val="00C92B62"/>
    <w:rsid w:val="00CB6466"/>
    <w:rsid w:val="00CD1BD2"/>
    <w:rsid w:val="00D010E7"/>
    <w:rsid w:val="00DB3269"/>
    <w:rsid w:val="00DD5C21"/>
    <w:rsid w:val="00E127FD"/>
    <w:rsid w:val="00E35DD4"/>
    <w:rsid w:val="00E51D07"/>
    <w:rsid w:val="00E540B6"/>
    <w:rsid w:val="00E61ABC"/>
    <w:rsid w:val="00F31334"/>
    <w:rsid w:val="00F36E15"/>
    <w:rsid w:val="00F404A4"/>
    <w:rsid w:val="00FB71AB"/>
    <w:rsid w:val="00FE17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781075631">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2</TotalTime>
  <Pages>85</Pages>
  <Words>19170</Words>
  <Characters>109275</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86</cp:revision>
  <dcterms:created xsi:type="dcterms:W3CDTF">2024-06-16T19:44:00Z</dcterms:created>
  <dcterms:modified xsi:type="dcterms:W3CDTF">2024-07-1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